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404165" w14:textId="77777777" w:rsidR="002F5234" w:rsidRDefault="0058519C">
      <w:pPr>
        <w:rPr>
          <w:b/>
        </w:rPr>
      </w:pPr>
      <w:r>
        <w:rPr>
          <w:b/>
        </w:rPr>
        <w:t>Discussion</w:t>
      </w:r>
    </w:p>
    <w:p w14:paraId="1C19AC57" w14:textId="77777777" w:rsidR="0058519C" w:rsidRDefault="0058519C">
      <w:pPr>
        <w:rPr>
          <w:b/>
        </w:rPr>
      </w:pPr>
    </w:p>
    <w:p w14:paraId="1FF5479F" w14:textId="77777777" w:rsidR="0058519C" w:rsidRDefault="00886BFF">
      <w:r>
        <w:t xml:space="preserve">In this paper, </w:t>
      </w:r>
      <w:r w:rsidR="009A0550">
        <w:t>we build off of recent empirical work identifying the presence of parallel urban</w:t>
      </w:r>
      <w:r w:rsidR="008D5BA0">
        <w:t>-rural</w:t>
      </w:r>
      <w:r w:rsidR="009A0550">
        <w:t xml:space="preserve"> clines in the frequency o</w:t>
      </w:r>
      <w:r w:rsidR="009A6BDE">
        <w:t xml:space="preserve">f hydrogen cyanide (HCN) across eastern North American cities </w:t>
      </w:r>
      <w:r w:rsidR="009A6BDE">
        <w:fldChar w:fldCharType="begin" w:fldLock="1"/>
      </w:r>
      <w:r w:rsidR="00D13600">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fldChar w:fldCharType="separate"/>
      </w:r>
      <w:r w:rsidR="009A6BDE" w:rsidRPr="009A6BDE">
        <w:rPr>
          <w:noProof/>
        </w:rPr>
        <w:t>(Thompson et al. 2016</w:t>
      </w:r>
      <w:r w:rsidR="009A6BDE">
        <w:rPr>
          <w:noProof/>
        </w:rPr>
        <w:t xml:space="preserve">; Johnson et al. 2018, </w:t>
      </w:r>
      <w:r w:rsidR="009A6BDE">
        <w:rPr>
          <w:i/>
          <w:noProof/>
        </w:rPr>
        <w:t>this issue</w:t>
      </w:r>
      <w:r w:rsidR="009A6BDE" w:rsidRPr="009A6BDE">
        <w:rPr>
          <w:noProof/>
        </w:rPr>
        <w:t>)</w:t>
      </w:r>
      <w:r w:rsidR="009A6BDE">
        <w:fldChar w:fldCharType="end"/>
      </w:r>
      <w:r w:rsidR="009A6BDE">
        <w:t>. We used spatially-explicit, agent-based simulations to test the hypothesis that parallel clines in non-additive traits—of which HCN is an example—can arise due to gradients in the strength of genetic drift. We found that independent of how drift is manipulated</w:t>
      </w:r>
      <w:r w:rsidR="00326528">
        <w:t xml:space="preserve"> (e.g. through serial founder events or a gradient in maximum population size), drift lead overwhelmingly to the formation of positive clines and steeper drift gradients generated more strongly positive clines</w:t>
      </w:r>
      <w:r w:rsidR="008D5BA0">
        <w:t>, although these effects decreased with increasing migration</w:t>
      </w:r>
      <w:r w:rsidR="00326528">
        <w:t xml:space="preserve">. However, clines formed by drift alone </w:t>
      </w:r>
      <w:r w:rsidR="008D5BA0">
        <w:t>were</w:t>
      </w:r>
      <w:r w:rsidR="00326528">
        <w:t xml:space="preserve"> substantially weaker than those generated by selection</w:t>
      </w:r>
      <w:r w:rsidR="008D5BA0">
        <w:t xml:space="preserve">,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w:t>
      </w:r>
      <w:proofErr w:type="spellStart"/>
      <w:r w:rsidR="008D5BA0">
        <w:t>cyanogenesis</w:t>
      </w:r>
      <w:proofErr w:type="spellEnd"/>
      <w:r w:rsidR="008D5BA0">
        <w:t xml:space="preserve"> clines in white clover</w:t>
      </w:r>
      <w:r w:rsidR="00F959E8">
        <w:t>. We then suggest that urban environments—in combination with knowledge of the genetic architecture of focal traits—can provide the replication necessary for understanding the contribution</w:t>
      </w:r>
      <w:r w:rsidR="001C7354">
        <w:t>s</w:t>
      </w:r>
      <w:r w:rsidR="00F959E8">
        <w:t xml:space="preserve"> of drift, selection, and gene flow to the evolution of clines in non-additive traits. We end by more broadly discussing the role of </w:t>
      </w:r>
      <w:r w:rsidR="0009048A">
        <w:t>various evolutionary mechanisms</w:t>
      </w:r>
      <w:r w:rsidR="00F959E8">
        <w:t xml:space="preserve"> in the formation of phenotypic clines</w:t>
      </w:r>
      <w:r w:rsidR="00487EB0">
        <w:t>.</w:t>
      </w:r>
    </w:p>
    <w:p w14:paraId="1FC95337" w14:textId="77777777" w:rsidR="001C7354" w:rsidRDefault="001C7354"/>
    <w:p w14:paraId="098A1E28" w14:textId="77777777" w:rsidR="001C7354" w:rsidRDefault="001C7354">
      <w:pPr>
        <w:rPr>
          <w:i/>
        </w:rPr>
      </w:pPr>
      <w:r>
        <w:rPr>
          <w:i/>
        </w:rPr>
        <w:t xml:space="preserve">Evolution of </w:t>
      </w:r>
      <w:proofErr w:type="spellStart"/>
      <w:r>
        <w:rPr>
          <w:i/>
        </w:rPr>
        <w:t>cyanogenesis</w:t>
      </w:r>
      <w:proofErr w:type="spellEnd"/>
      <w:r>
        <w:rPr>
          <w:i/>
        </w:rPr>
        <w:t xml:space="preserve"> clines in </w:t>
      </w:r>
      <w:proofErr w:type="spellStart"/>
      <w:r>
        <w:rPr>
          <w:i/>
        </w:rPr>
        <w:t>Trifolium</w:t>
      </w:r>
      <w:proofErr w:type="spellEnd"/>
    </w:p>
    <w:p w14:paraId="12B3885A" w14:textId="77777777" w:rsidR="001C7354" w:rsidRDefault="001C7354">
      <w:pPr>
        <w:rPr>
          <w:i/>
        </w:rPr>
      </w:pPr>
    </w:p>
    <w:p w14:paraId="0C82916E" w14:textId="77777777" w:rsidR="009A39E6" w:rsidRPr="009A39E6" w:rsidRDefault="0082124D">
      <w:pPr>
        <w:rPr>
          <w:b/>
        </w:rPr>
      </w:pPr>
      <w:r>
        <w:t xml:space="preserve">Understanding geographical variation in allele and phenotype frequencies often provides insight into the evolutionary mechanisms structuring patterns of genetic variation in natural populations. </w:t>
      </w:r>
      <w:r w:rsidR="00443ABE">
        <w:t xml:space="preserve">In white clover, </w:t>
      </w:r>
      <w:r w:rsidR="00FA7C4A">
        <w:t>pioneering</w:t>
      </w:r>
      <w:r>
        <w:t xml:space="preserve"> work by </w:t>
      </w:r>
      <w:proofErr w:type="spellStart"/>
      <w:r>
        <w:t>Hunor</w:t>
      </w:r>
      <w:proofErr w:type="spellEnd"/>
      <w:r>
        <w:t xml:space="preserve"> </w:t>
      </w:r>
      <w:proofErr w:type="spellStart"/>
      <w:r>
        <w:t>Daday</w:t>
      </w:r>
      <w:proofErr w:type="spellEnd"/>
      <w:r>
        <w:t xml:space="preserve"> identified </w:t>
      </w:r>
      <w:r w:rsidR="00FA7C4A">
        <w:t xml:space="preserve">broad-scale latitudinal </w:t>
      </w:r>
      <w:r w:rsidR="00FA1562">
        <w:t xml:space="preserve">clines in the frequency of HCN across multiple continents </w:t>
      </w:r>
      <w:r w:rsidR="00D13600">
        <w:fldChar w:fldCharType="begin" w:fldLock="1"/>
      </w:r>
      <w:r w:rsidR="00DF1E77">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fldChar w:fldCharType="separate"/>
      </w:r>
      <w:r w:rsidR="00D13600">
        <w:rPr>
          <w:noProof/>
        </w:rPr>
        <w:t>(Daday 1954a</w:t>
      </w:r>
      <w:r w:rsidR="00D13600" w:rsidRPr="00D13600">
        <w:rPr>
          <w:noProof/>
        </w:rPr>
        <w:t>, 1958)</w:t>
      </w:r>
      <w:r w:rsidR="00D13600">
        <w:fldChar w:fldCharType="end"/>
      </w:r>
      <w:r w:rsidR="00D13600">
        <w:t xml:space="preserve"> </w:t>
      </w:r>
      <w:r w:rsidR="00FA1562">
        <w:t xml:space="preserve">and altitudinal clines across the central European Alps </w:t>
      </w:r>
      <w:r w:rsidR="00D13600">
        <w:fldChar w:fldCharType="begin" w:fldLock="1"/>
      </w:r>
      <w:r w:rsidR="00D13600">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fldChar w:fldCharType="separate"/>
      </w:r>
      <w:r w:rsidR="00D13600" w:rsidRPr="00D13600">
        <w:rPr>
          <w:noProof/>
        </w:rPr>
        <w:t>(Daday 1954b)</w:t>
      </w:r>
      <w:r w:rsidR="00D13600">
        <w:fldChar w:fldCharType="end"/>
      </w:r>
      <w:r w:rsidR="00D13600">
        <w:t xml:space="preserve">. </w:t>
      </w:r>
      <w:r w:rsidR="00907A0A">
        <w:t>This work has since been extended and clines in the frequency of HCN appear quite common</w:t>
      </w:r>
      <w:r w:rsidR="00227631">
        <w:t xml:space="preserve">, with higher frequencies occurring </w:t>
      </w:r>
      <w:r w:rsidR="00CD4EA3">
        <w:t xml:space="preserve">in warmer and drier </w:t>
      </w:r>
      <w:r w:rsidR="007B23E2">
        <w:t>habitats</w:t>
      </w:r>
      <w:r w:rsidR="00393EB9">
        <w:t xml:space="preserve"> </w:t>
      </w:r>
      <w:r w:rsidR="00DF1E77">
        <w:fldChar w:fldCharType="begin" w:fldLock="1"/>
      </w:r>
      <w:r w:rsidR="00DF1E77">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fldChar w:fldCharType="separate"/>
      </w:r>
      <w:r w:rsidR="00DF1E77" w:rsidRPr="00DF1E77">
        <w:rPr>
          <w:noProof/>
        </w:rPr>
        <w:t>(de Araújo 1976; Ganders 1990; Kooyers and Olsen 2012, 2013; Kooyers et al. 2014; Thompson et al. 2016)</w:t>
      </w:r>
      <w:r w:rsidR="00DF1E77">
        <w:fldChar w:fldCharType="end"/>
      </w:r>
      <w:r w:rsidR="00DF1E77">
        <w:t xml:space="preserve">. </w:t>
      </w:r>
      <w:r w:rsidR="00A73AF8">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fldChar w:fldCharType="begin" w:fldLock="1"/>
      </w:r>
      <w:r w:rsidR="00A73AF8">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fldChar w:fldCharType="separate"/>
      </w:r>
      <w:r w:rsidR="00A73AF8" w:rsidRPr="00A73AF8">
        <w:rPr>
          <w:noProof/>
        </w:rPr>
        <w:t>(Daday 1965; Kakes 1989; Kooyers and Olsen 2013; Kooyers et al. 2014)</w:t>
      </w:r>
      <w:r w:rsidR="0050585F">
        <w:fldChar w:fldCharType="end"/>
      </w:r>
      <w:r w:rsidR="005C7C79">
        <w:t>.</w:t>
      </w:r>
      <w:r w:rsidR="00A73AF8">
        <w:t xml:space="preserve"> Thus, investigations into the mechanisms structuring spatial variation in HCN frequencies have focused largely on selection </w:t>
      </w:r>
      <w:r w:rsidR="00A73AF8">
        <w:fldChar w:fldCharType="begin" w:fldLock="1"/>
      </w:r>
      <w:r w:rsidR="00A73AF8">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A73AF8">
        <w:fldChar w:fldCharType="separate"/>
      </w:r>
      <w:r w:rsidR="00A73AF8" w:rsidRPr="00A73AF8">
        <w:rPr>
          <w:noProof/>
        </w:rPr>
        <w:t>(</w:t>
      </w:r>
      <w:r w:rsidR="00A73AF8">
        <w:rPr>
          <w:noProof/>
        </w:rPr>
        <w:t xml:space="preserve">but see </w:t>
      </w:r>
      <w:r w:rsidR="00A73AF8" w:rsidRPr="00A73AF8">
        <w:rPr>
          <w:noProof/>
        </w:rPr>
        <w:t>Kooyers and Olsen 2012</w:t>
      </w:r>
      <w:r w:rsidR="00A73AF8">
        <w:rPr>
          <w:noProof/>
        </w:rPr>
        <w:t xml:space="preserve">; Johnson et al. 2018, </w:t>
      </w:r>
      <w:r w:rsidR="00A73AF8">
        <w:rPr>
          <w:i/>
          <w:noProof/>
        </w:rPr>
        <w:t>this issue</w:t>
      </w:r>
      <w:r w:rsidR="00A73AF8" w:rsidRPr="00A73AF8">
        <w:rPr>
          <w:noProof/>
        </w:rPr>
        <w:t>)</w:t>
      </w:r>
      <w:r w:rsidR="00A73AF8">
        <w:fldChar w:fldCharType="end"/>
      </w:r>
      <w:r w:rsidR="00A73AF8">
        <w:t>, despite the genetic architecture of HCN making populations particularly susceptible to loss of HCN via drift.</w:t>
      </w:r>
      <w:bookmarkStart w:id="0" w:name="_GoBack"/>
      <w:bookmarkEnd w:id="0"/>
    </w:p>
    <w:sectPr w:rsidR="009A39E6" w:rsidRPr="009A39E6" w:rsidSect="00C3558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9048A"/>
    <w:rsid w:val="001C7354"/>
    <w:rsid w:val="00227631"/>
    <w:rsid w:val="002F5234"/>
    <w:rsid w:val="00326528"/>
    <w:rsid w:val="00393EB9"/>
    <w:rsid w:val="003E2815"/>
    <w:rsid w:val="00443ABE"/>
    <w:rsid w:val="00487EB0"/>
    <w:rsid w:val="0050585F"/>
    <w:rsid w:val="0058519C"/>
    <w:rsid w:val="005C7C79"/>
    <w:rsid w:val="007B23E2"/>
    <w:rsid w:val="008054DC"/>
    <w:rsid w:val="0082124D"/>
    <w:rsid w:val="00886BFF"/>
    <w:rsid w:val="008C1B60"/>
    <w:rsid w:val="008D5BA0"/>
    <w:rsid w:val="00907A0A"/>
    <w:rsid w:val="009A0550"/>
    <w:rsid w:val="009A39E6"/>
    <w:rsid w:val="009A6BDE"/>
    <w:rsid w:val="009C3543"/>
    <w:rsid w:val="00A73AF8"/>
    <w:rsid w:val="00C35587"/>
    <w:rsid w:val="00CC2572"/>
    <w:rsid w:val="00CD4EA3"/>
    <w:rsid w:val="00D13600"/>
    <w:rsid w:val="00DF1E77"/>
    <w:rsid w:val="00F959E8"/>
    <w:rsid w:val="00FA1562"/>
    <w:rsid w:val="00FA7C4A"/>
    <w:rsid w:val="00FD5A10"/>
    <w:rsid w:val="00FF5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165F2A-59FF-D740-A726-7F2A45A2D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5157</Words>
  <Characters>29397</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4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cp:revision>
  <dcterms:created xsi:type="dcterms:W3CDTF">2018-01-11T18:34:00Z</dcterms:created>
  <dcterms:modified xsi:type="dcterms:W3CDTF">2018-01-1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